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447D7994" w:rsidR="008A4F6A" w:rsidRDefault="008A4F6A" w:rsidP="00DE3485">
      <w:pPr>
        <w:tabs>
          <w:tab w:val="left" w:pos="5480"/>
        </w:tabs>
        <w:spacing w:after="0" w:line="240" w:lineRule="auto"/>
      </w:pPr>
      <w:r>
        <w:t>###### Literature search: Alzheimer’s Disease</w:t>
      </w:r>
    </w:p>
    <w:p w14:paraId="57CC6E7B" w14:textId="55AED705" w:rsidR="008A4F6A" w:rsidRDefault="008A4F6A" w:rsidP="00DE3485">
      <w:pPr>
        <w:tabs>
          <w:tab w:val="left" w:pos="5480"/>
        </w:tabs>
        <w:spacing w:after="0" w:line="240" w:lineRule="auto"/>
      </w:pPr>
      <w:r>
        <w:t>###### Diagnosing Alzheimer’s is hard!</w:t>
      </w:r>
    </w:p>
    <w:p w14:paraId="3A9462C3" w14:textId="5B95971D" w:rsidR="008A4F6A" w:rsidRDefault="008A4F6A" w:rsidP="00DE3485">
      <w:pPr>
        <w:tabs>
          <w:tab w:val="left" w:pos="5480"/>
        </w:tabs>
        <w:spacing w:after="0" w:line="240" w:lineRule="auto"/>
      </w:pPr>
      <w:r>
        <w:t>###### 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7C64C63D" w14:textId="1F095614" w:rsidR="008A4F6A" w:rsidRDefault="008A4F6A" w:rsidP="008A4F6A">
      <w:pPr>
        <w:tabs>
          <w:tab w:val="left" w:pos="5480"/>
        </w:tabs>
        <w:spacing w:after="0" w:line="240" w:lineRule="auto"/>
      </w:pPr>
      <w:r>
        <w:t>###### Stats</w:t>
      </w:r>
    </w:p>
    <w:p w14:paraId="4115FA29" w14:textId="41CFC8E8" w:rsidR="008A4F6A" w:rsidRDefault="008A4F6A" w:rsidP="008A4F6A">
      <w:pPr>
        <w:tabs>
          <w:tab w:val="left" w:pos="5480"/>
        </w:tabs>
        <w:spacing w:after="0" w:line="240" w:lineRule="auto"/>
      </w:pPr>
      <w:r>
        <w:t>###### Data viz</w:t>
      </w:r>
    </w:p>
    <w:p w14:paraId="032AD53C" w14:textId="7BA15038" w:rsidR="008A4F6A" w:rsidRDefault="008A4F6A" w:rsidP="008A4F6A">
      <w:pPr>
        <w:tabs>
          <w:tab w:val="left" w:pos="5480"/>
        </w:tabs>
        <w:spacing w:after="0" w:line="240" w:lineRule="auto"/>
      </w:pPr>
      <w:r>
        <w:t>###### Filtering</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6712BB61" w14:textId="73A88CB4" w:rsidR="00AB2D4C" w:rsidRDefault="00AB2D4C" w:rsidP="00AB2D4C">
      <w:pPr>
        <w:tabs>
          <w:tab w:val="left" w:pos="5480"/>
        </w:tabs>
        <w:spacing w:after="0" w:line="240" w:lineRule="auto"/>
      </w:pPr>
      <w:r>
        <w:t>###### Data cleansing &amp; transformation</w:t>
      </w:r>
    </w:p>
    <w:p w14:paraId="7A71656E" w14:textId="569842F9" w:rsidR="00AB2D4C" w:rsidRDefault="00AB2D4C" w:rsidP="00AB2D4C">
      <w:pPr>
        <w:tabs>
          <w:tab w:val="left" w:pos="5480"/>
        </w:tabs>
        <w:spacing w:after="0" w:line="240" w:lineRule="auto"/>
      </w:pPr>
      <w:r>
        <w:t>###### Stratified train/test split</w:t>
      </w:r>
    </w:p>
    <w:p w14:paraId="54AB6735" w14:textId="36859D88" w:rsidR="00AB2D4C" w:rsidRDefault="00AB2D4C" w:rsidP="00AB2D4C">
      <w:pPr>
        <w:tabs>
          <w:tab w:val="left" w:pos="5480"/>
        </w:tabs>
        <w:spacing w:after="0" w:line="240" w:lineRule="auto"/>
      </w:pPr>
      <w:r>
        <w:t>###### Model training</w:t>
      </w:r>
    </w:p>
    <w:p w14:paraId="4EA34D78" w14:textId="68A46CB3" w:rsidR="00AB2D4C" w:rsidRDefault="00AB2D4C" w:rsidP="00AB2D4C">
      <w:pPr>
        <w:tabs>
          <w:tab w:val="left" w:pos="5480"/>
        </w:tabs>
        <w:spacing w:after="0" w:line="240" w:lineRule="auto"/>
      </w:pPr>
      <w:r>
        <w:t>###### Prediction evaluation</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66EBFB12" w14:textId="77777777" w:rsidR="008A4DDE" w:rsidRDefault="008A4DDE" w:rsidP="00AB2D4C">
      <w:pPr>
        <w:tabs>
          <w:tab w:val="left" w:pos="5480"/>
        </w:tabs>
        <w:spacing w:after="0" w:line="240" w:lineRule="auto"/>
      </w:pPr>
    </w:p>
    <w:p w14:paraId="2B6B9374" w14:textId="409DE511" w:rsidR="009E2BCB" w:rsidRDefault="003C7232" w:rsidP="003C7232">
      <w:pPr>
        <w:tabs>
          <w:tab w:val="left" w:pos="720"/>
        </w:tabs>
        <w:spacing w:after="0" w:line="240" w:lineRule="auto"/>
      </w:pPr>
      <w:r>
        <w:tab/>
        <w:t>Alzheimer’s disease (AD) is a progressive neurodegenerative disease which causes a decline in cognitive functions until death. It is the main cause of dementia and rapidly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certainly an improvement upon the MMSE and NIA-Reagan methods, however, it still leaves </w:t>
      </w:r>
      <w:r w:rsidR="00BD50E1">
        <w:t>a large range of uncertainty.</w:t>
      </w:r>
    </w:p>
    <w:p w14:paraId="2873CEBF" w14:textId="0524FE7A"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314F1">
        <w:instrText xml:space="preserve"> ADDIN ZOTERO_ITEM CSL_CITATION {"citationID":"6WKA7jXY","properties":{"formattedCitation":"(Deva, n.d.)","plainCitation":"(Deva, n.d.)","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ISSN":"25814621","journalAbbreviation":"IJETMS","language":"en","source":"DOI.org (Crossref)","title":"Diagnosis Of Alzheimer’s Disease Using Machine Learning","author":[{"family":"Deva","given":"Goulikar"}]}}],"schema":"https://github.com/citation-style-language/schema/raw/master/csl-citation.json"} </w:instrText>
      </w:r>
      <w:r w:rsidR="00B314F1">
        <w:fldChar w:fldCharType="separate"/>
      </w:r>
      <w:r w:rsidR="00B314F1" w:rsidRPr="00B314F1">
        <w:rPr>
          <w:rFonts w:ascii="Calibri" w:hAnsi="Calibri" w:cs="Calibri"/>
        </w:rPr>
        <w:t>(Deva, n.d.)</w:t>
      </w:r>
      <w:r w:rsidR="00B314F1">
        <w:fldChar w:fldCharType="end"/>
      </w: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w:t>
      </w:r>
      <w:r w:rsidR="00B22B1C">
        <w:lastRenderedPageBreak/>
        <w:t xml:space="preserve">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E49D629"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xml:space="preserve">. They have MRI scans at one point in time and while some do appear again for follow-up, I will not be using the follow-up or Longitudinal data,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77777777" w:rsidR="00E739D4" w:rsidRDefault="00E739D4" w:rsidP="00E739D4">
      <w:pPr>
        <w:pStyle w:val="ListParagraph"/>
        <w:numPr>
          <w:ilvl w:val="0"/>
          <w:numId w:val="2"/>
        </w:numPr>
        <w:tabs>
          <w:tab w:val="left" w:pos="720"/>
        </w:tabs>
        <w:spacing w:after="0" w:line="240" w:lineRule="auto"/>
      </w:pPr>
      <w:r>
        <w:t>eTIV = Estimated Total Intracrananial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1B4D61CF" w14:textId="77777777" w:rsidR="00AB2D4C" w:rsidRDefault="00AB2D4C" w:rsidP="00DE3485">
      <w:pPr>
        <w:tabs>
          <w:tab w:val="left" w:pos="5480"/>
        </w:tabs>
        <w:spacing w:after="0" w:line="240" w:lineRule="auto"/>
      </w:pPr>
    </w:p>
    <w:p w14:paraId="2179856D" w14:textId="77777777" w:rsidR="003F5442" w:rsidRDefault="003F5442"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1DDEED76" w:rsidR="008A50E0" w:rsidRPr="00DE3485" w:rsidRDefault="008A50E0" w:rsidP="008A50E0">
      <w:pPr>
        <w:pStyle w:val="ListParagraph"/>
        <w:numPr>
          <w:ilvl w:val="0"/>
          <w:numId w:val="1"/>
        </w:numPr>
        <w:tabs>
          <w:tab w:val="left" w:pos="5480"/>
        </w:tabs>
        <w:spacing w:after="0" w:line="240" w:lineRule="auto"/>
      </w:pPr>
      <w:r>
        <w:t>Convert into MD format</w:t>
      </w: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2A3F"/>
    <w:rsid w:val="0008770D"/>
    <w:rsid w:val="00090745"/>
    <w:rsid w:val="000A21E6"/>
    <w:rsid w:val="000B7F4F"/>
    <w:rsid w:val="000E3311"/>
    <w:rsid w:val="0016784D"/>
    <w:rsid w:val="00185F9A"/>
    <w:rsid w:val="00191666"/>
    <w:rsid w:val="002B369A"/>
    <w:rsid w:val="002C0777"/>
    <w:rsid w:val="00311307"/>
    <w:rsid w:val="00314891"/>
    <w:rsid w:val="00370F87"/>
    <w:rsid w:val="00375332"/>
    <w:rsid w:val="00387BB0"/>
    <w:rsid w:val="003C7232"/>
    <w:rsid w:val="003F5442"/>
    <w:rsid w:val="004C1CF9"/>
    <w:rsid w:val="00502F2C"/>
    <w:rsid w:val="0053561A"/>
    <w:rsid w:val="00574018"/>
    <w:rsid w:val="005749D5"/>
    <w:rsid w:val="0058465B"/>
    <w:rsid w:val="005962D2"/>
    <w:rsid w:val="005B31D6"/>
    <w:rsid w:val="0062030E"/>
    <w:rsid w:val="00697446"/>
    <w:rsid w:val="006B7D60"/>
    <w:rsid w:val="006E4930"/>
    <w:rsid w:val="007126C0"/>
    <w:rsid w:val="00784F75"/>
    <w:rsid w:val="007A20A8"/>
    <w:rsid w:val="007A6E53"/>
    <w:rsid w:val="007C7F8C"/>
    <w:rsid w:val="007F2479"/>
    <w:rsid w:val="00836D8F"/>
    <w:rsid w:val="00843164"/>
    <w:rsid w:val="0089731D"/>
    <w:rsid w:val="008A4DDE"/>
    <w:rsid w:val="008A4F6A"/>
    <w:rsid w:val="008A50E0"/>
    <w:rsid w:val="008B50F8"/>
    <w:rsid w:val="008D7BB5"/>
    <w:rsid w:val="00931301"/>
    <w:rsid w:val="009630E8"/>
    <w:rsid w:val="009740E6"/>
    <w:rsid w:val="00983439"/>
    <w:rsid w:val="009E2BCB"/>
    <w:rsid w:val="009F0117"/>
    <w:rsid w:val="009F7C3D"/>
    <w:rsid w:val="00A724EF"/>
    <w:rsid w:val="00A861E5"/>
    <w:rsid w:val="00AA3039"/>
    <w:rsid w:val="00AB09B4"/>
    <w:rsid w:val="00AB2D4C"/>
    <w:rsid w:val="00AD13C8"/>
    <w:rsid w:val="00AD61F1"/>
    <w:rsid w:val="00AF2209"/>
    <w:rsid w:val="00B15883"/>
    <w:rsid w:val="00B22B1C"/>
    <w:rsid w:val="00B23298"/>
    <w:rsid w:val="00B314F1"/>
    <w:rsid w:val="00B3167D"/>
    <w:rsid w:val="00B37A7A"/>
    <w:rsid w:val="00B42A70"/>
    <w:rsid w:val="00BA3C3A"/>
    <w:rsid w:val="00BD50E1"/>
    <w:rsid w:val="00BD596A"/>
    <w:rsid w:val="00C37629"/>
    <w:rsid w:val="00C531E8"/>
    <w:rsid w:val="00C72666"/>
    <w:rsid w:val="00CA2365"/>
    <w:rsid w:val="00D3125B"/>
    <w:rsid w:val="00D96014"/>
    <w:rsid w:val="00DA0DDC"/>
    <w:rsid w:val="00DA751E"/>
    <w:rsid w:val="00DC388D"/>
    <w:rsid w:val="00DE3485"/>
    <w:rsid w:val="00DE651B"/>
    <w:rsid w:val="00E44BE0"/>
    <w:rsid w:val="00E56160"/>
    <w:rsid w:val="00E6351E"/>
    <w:rsid w:val="00E64A4F"/>
    <w:rsid w:val="00E739D4"/>
    <w:rsid w:val="00E82416"/>
    <w:rsid w:val="00E837EC"/>
    <w:rsid w:val="00ED55AE"/>
    <w:rsid w:val="00EE1F41"/>
    <w:rsid w:val="00F0464E"/>
    <w:rsid w:val="00F071C2"/>
    <w:rsid w:val="00F35C58"/>
    <w:rsid w:val="00F40CBC"/>
    <w:rsid w:val="00F65A47"/>
    <w:rsid w:val="00F678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7</TotalTime>
  <Pages>3</Pages>
  <Words>6970</Words>
  <Characters>3973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92</cp:revision>
  <dcterms:created xsi:type="dcterms:W3CDTF">2023-05-11T14:54:00Z</dcterms:created>
  <dcterms:modified xsi:type="dcterms:W3CDTF">2023-05-12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7omKb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